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3B740D17" w:rsidR="00711BCA" w:rsidRPr="00981718" w:rsidRDefault="008638BB" w:rsidP="0006365F">
      <w:pPr>
        <w:pStyle w:val="Heading2"/>
        <w:ind w:left="0" w:firstLine="0"/>
        <w:rPr>
          <w:color w:val="0000FF"/>
        </w:rPr>
      </w:pPr>
      <w:r>
        <w:rPr>
          <w:color w:val="0000FF"/>
        </w:rPr>
        <w:t xml:space="preserve">Protect </w:t>
      </w:r>
      <w:r w:rsidR="0006365F" w:rsidRPr="00981718">
        <w:rPr>
          <w:color w:val="0000FF"/>
        </w:rPr>
        <w:t xml:space="preserve">Lake Powell in brief: </w:t>
      </w:r>
      <w:r w:rsidR="006F651E">
        <w:rPr>
          <w:color w:val="0000FF"/>
        </w:rPr>
        <w:t>Coordinated actions</w:t>
      </w:r>
      <w:r w:rsidR="0006365F" w:rsidRPr="00981718">
        <w:rPr>
          <w:color w:val="0000FF"/>
        </w:rPr>
        <w:t xml:space="preserve"> to </w:t>
      </w:r>
      <w:r>
        <w:rPr>
          <w:color w:val="0000FF"/>
        </w:rPr>
        <w:t>help</w:t>
      </w:r>
      <w:r w:rsidR="0006365F" w:rsidRPr="00981718">
        <w:rPr>
          <w:color w:val="0000FF"/>
        </w:rPr>
        <w:t xml:space="preserve"> </w:t>
      </w:r>
      <w:r w:rsidR="006F651E">
        <w:rPr>
          <w:color w:val="0000FF"/>
        </w:rPr>
        <w:t xml:space="preserve">generate </w:t>
      </w:r>
      <w:r w:rsidR="006D1935">
        <w:rPr>
          <w:color w:val="0000FF"/>
        </w:rPr>
        <w:t>electricity</w:t>
      </w:r>
      <w:r w:rsidR="007C5625">
        <w:rPr>
          <w:color w:val="0000FF"/>
        </w:rPr>
        <w:t xml:space="preserve">, </w:t>
      </w:r>
      <w:r w:rsidR="006F651E">
        <w:rPr>
          <w:color w:val="0000FF"/>
        </w:rPr>
        <w:t xml:space="preserve">supply water, </w:t>
      </w:r>
      <w:r w:rsidR="0006365F" w:rsidRPr="00981718">
        <w:rPr>
          <w:color w:val="0000FF"/>
        </w:rPr>
        <w:t xml:space="preserve">and </w:t>
      </w:r>
      <w:r w:rsidR="006F651E">
        <w:rPr>
          <w:color w:val="0000FF"/>
        </w:rPr>
        <w:t xml:space="preserve">sustain </w:t>
      </w:r>
      <w:r w:rsidR="0006365F" w:rsidRPr="00981718">
        <w:rPr>
          <w:color w:val="0000FF"/>
        </w:rPr>
        <w:t>endangered fish of the Grand Canyon</w:t>
      </w:r>
    </w:p>
    <w:p w14:paraId="6B22408F" w14:textId="2B87C705" w:rsidR="005517F8" w:rsidRPr="001F2855" w:rsidRDefault="0006365F" w:rsidP="00DD40A1">
      <w:pPr>
        <w:pStyle w:val="Heading2"/>
      </w:pPr>
      <w:r w:rsidRPr="00981718">
        <w:rPr>
          <w:rStyle w:val="Heading1Char"/>
          <w:b/>
          <w:bCs/>
          <w:color w:val="000000" w:themeColor="text1"/>
        </w:rPr>
        <w:t>I</w:t>
      </w:r>
      <w:r w:rsidR="005517F8" w:rsidRPr="00981718">
        <w:rPr>
          <w:rStyle w:val="Heading1Char"/>
          <w:b/>
          <w:bCs/>
          <w:color w:val="000000" w:themeColor="text1"/>
        </w:rPr>
        <w:t>ntroduction</w:t>
      </w:r>
    </w:p>
    <w:p w14:paraId="5B37060A" w14:textId="0839C9AC" w:rsidR="009E5BB6" w:rsidRDefault="0006365F" w:rsidP="00305979">
      <w:r>
        <w:t>There is still opportunity to protect Lake Powell’s minimum power pool elevation of 3,490 feet (4.0 million acre-feet [</w:t>
      </w:r>
      <w:proofErr w:type="spellStart"/>
      <w:r>
        <w:t>maf</w:t>
      </w:r>
      <w:proofErr w:type="spellEnd"/>
      <w:r>
        <w:t xml:space="preserve">] storage) even though current storage is ~5.8 </w:t>
      </w:r>
      <w:proofErr w:type="spellStart"/>
      <w:r>
        <w:t>maf</w:t>
      </w:r>
      <w:proofErr w:type="spellEnd"/>
      <w:r>
        <w:t xml:space="preserve"> and last year the reservoir drew down 3.8 </w:t>
      </w:r>
      <w:proofErr w:type="spellStart"/>
      <w:r>
        <w:t>maf</w:t>
      </w:r>
      <w:proofErr w:type="spellEnd"/>
      <w:r>
        <w:t>.</w:t>
      </w:r>
    </w:p>
    <w:p w14:paraId="304AF640" w14:textId="2FB150D5" w:rsidR="00DD40A1" w:rsidRDefault="00DD40A1" w:rsidP="00DD40A1">
      <w:pPr>
        <w:pStyle w:val="Heading2"/>
      </w:pPr>
      <w:r>
        <w:t>Data Assembly</w:t>
      </w:r>
    </w:p>
    <w:p w14:paraId="2BFA7BF7" w14:textId="7EA8C987" w:rsidR="0006365F" w:rsidRDefault="00DD40A1" w:rsidP="00305979">
      <w:r>
        <w:t>Figure 1</w:t>
      </w:r>
      <w:r w:rsidR="0006365F">
        <w:t xml:space="preserve"> assembles the data for Lake Powell drought response operations, </w:t>
      </w:r>
      <w:r w:rsidR="00DC3447">
        <w:t xml:space="preserve">scenarios of annual inflow, </w:t>
      </w:r>
      <w:r w:rsidR="00BC374B">
        <w:t>upstream water conservation</w:t>
      </w:r>
      <w:r w:rsidR="0006365F">
        <w:t>, Lake Powell evaporation, Lake Powell releases</w:t>
      </w:r>
      <w:r w:rsidR="00DC3447">
        <w:t xml:space="preserve"> by the mid and lower equalization tiers</w:t>
      </w:r>
      <w:r w:rsidR="0006365F">
        <w:t>, and water release temperatures to sustain the status quo for endangered fish of the Grand Canyon</w:t>
      </w:r>
      <w:r w:rsidR="006D1935">
        <w:t xml:space="preserve"> (see Data Methods and Sources)</w:t>
      </w:r>
      <w:r w:rsidR="0006365F">
        <w:t xml:space="preserve">. </w:t>
      </w:r>
      <w:r>
        <w:t>Figure 1</w:t>
      </w:r>
      <w:r w:rsidR="0006365F">
        <w:t xml:space="preserve"> al</w:t>
      </w:r>
      <w:r w:rsidR="00521F8D">
        <w:t>so</w:t>
      </w:r>
      <w:r w:rsidR="0006365F">
        <w:t xml:space="preserve"> shows Lake Powell drawdown for the prior 2 years</w:t>
      </w:r>
      <w:r w:rsidR="00521F8D">
        <w:t xml:space="preserve"> and storage remaining to draw down to the minimum power pool and elevation where the dam no longer can release 8.3 </w:t>
      </w:r>
      <w:proofErr w:type="spellStart"/>
      <w:r w:rsidR="00521F8D">
        <w:t>maf</w:t>
      </w:r>
      <w:proofErr w:type="spellEnd"/>
      <w:r w:rsidR="00521F8D">
        <w:t xml:space="preserve"> per year through its outlets </w:t>
      </w:r>
      <w:r w:rsidR="00BC374B">
        <w:t>and</w:t>
      </w:r>
      <w:r w:rsidR="00521F8D">
        <w:t xml:space="preserve"> meet downstream water delivery targ</w:t>
      </w:r>
      <w:r w:rsidR="00BC374B">
        <w:t>ets.</w:t>
      </w:r>
    </w:p>
    <w:p w14:paraId="3F2107DF" w14:textId="34B49FF5" w:rsidR="0006365F" w:rsidRDefault="006D1935" w:rsidP="00305979">
      <w:r>
        <w:rPr>
          <w:noProof/>
        </w:rPr>
        <w:drawing>
          <wp:inline distT="0" distB="0" distL="0" distR="0" wp14:anchorId="63F110C9" wp14:editId="51EE9D15">
            <wp:extent cx="5939155" cy="2706993"/>
            <wp:effectExtent l="19050" t="19050" r="23495"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8970"/>
                    <a:stretch/>
                  </pic:blipFill>
                  <pic:spPr bwMode="auto">
                    <a:xfrm>
                      <a:off x="0" y="0"/>
                      <a:ext cx="5939155" cy="27069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0" w:name="_GoBack"/>
      <w:bookmarkEnd w:id="0"/>
    </w:p>
    <w:p w14:paraId="06712434" w14:textId="529983B2" w:rsidR="00BC374B" w:rsidRDefault="00BC374B" w:rsidP="00305979">
      <w:pPr>
        <w:rPr>
          <w:b/>
          <w:bCs/>
        </w:rPr>
      </w:pPr>
      <w:r w:rsidRPr="00BC374B">
        <w:rPr>
          <w:b/>
          <w:bCs/>
        </w:rPr>
        <w:t>Figure 1. Factors that affect Lake Powell storage.</w:t>
      </w:r>
    </w:p>
    <w:p w14:paraId="29743BCD" w14:textId="09C4CC4E" w:rsidR="00DD40A1" w:rsidRDefault="00DC3447" w:rsidP="00DD40A1">
      <w:pPr>
        <w:pStyle w:val="Heading2"/>
      </w:pPr>
      <w:r>
        <w:t>Suggestions to Slow Reservoir Drawdown</w:t>
      </w:r>
      <w:r w:rsidR="00DD40A1">
        <w:t xml:space="preserve"> </w:t>
      </w:r>
    </w:p>
    <w:p w14:paraId="665E1F99" w14:textId="4076D272" w:rsidR="00BC374B" w:rsidRDefault="00BC374B" w:rsidP="00305979">
      <w:r>
        <w:t xml:space="preserve">Colorado River managers still control </w:t>
      </w:r>
      <w:r w:rsidRPr="00BC374B">
        <w:rPr>
          <w:b/>
          <w:bCs/>
        </w:rPr>
        <w:t>Lake Powell release</w:t>
      </w:r>
      <w:r w:rsidR="00DD40A1">
        <w:rPr>
          <w:b/>
          <w:bCs/>
        </w:rPr>
        <w:t>s</w:t>
      </w:r>
      <w:r>
        <w:t xml:space="preserve"> and </w:t>
      </w:r>
      <w:r w:rsidRPr="00BC374B">
        <w:rPr>
          <w:b/>
          <w:bCs/>
        </w:rPr>
        <w:t>upstream water conservation</w:t>
      </w:r>
      <w:r>
        <w:t>.</w:t>
      </w:r>
    </w:p>
    <w:p w14:paraId="56AB35DF" w14:textId="20CFFBC7" w:rsidR="00981718" w:rsidRDefault="00BC374B" w:rsidP="00305979">
      <w:r>
        <w:lastRenderedPageBreak/>
        <w:t xml:space="preserve">The insight from </w:t>
      </w:r>
      <w:r w:rsidR="00DD40A1">
        <w:t>the data assembly</w:t>
      </w:r>
      <w:r>
        <w:t xml:space="preserve"> is that </w:t>
      </w:r>
      <w:r w:rsidR="00DD40A1">
        <w:t xml:space="preserve">managers from </w:t>
      </w:r>
      <w:r>
        <w:t xml:space="preserve">the Colorado River Upper and Lower Basins and First Nations can together </w:t>
      </w:r>
      <w:r w:rsidRPr="00981718">
        <w:rPr>
          <w:i/>
          <w:iCs/>
        </w:rPr>
        <w:t>decrease Lake Powell releases</w:t>
      </w:r>
      <w:r>
        <w:t xml:space="preserve"> and </w:t>
      </w:r>
      <w:r w:rsidRPr="00981718">
        <w:rPr>
          <w:i/>
          <w:iCs/>
        </w:rPr>
        <w:t>increase upstream water conservation</w:t>
      </w:r>
      <w:r>
        <w:t xml:space="preserve"> to </w:t>
      </w:r>
      <w:r w:rsidR="00981718">
        <w:t xml:space="preserve">slow reservoir drawdown to </w:t>
      </w:r>
      <w:r>
        <w:t>elevation 3,490 feet</w:t>
      </w:r>
      <w:r w:rsidR="00DD40A1">
        <w:t xml:space="preserve"> better than any party acting solo</w:t>
      </w:r>
      <w:r w:rsidR="00981718">
        <w:t xml:space="preserve">. </w:t>
      </w:r>
      <w:r w:rsidR="006D1935">
        <w:t>These coordinated actions</w:t>
      </w:r>
      <w:r w:rsidR="00981718">
        <w:t xml:space="preserve"> can help</w:t>
      </w:r>
      <w:r>
        <w:t xml:space="preserve"> </w:t>
      </w:r>
      <w:r w:rsidR="00981718">
        <w:t xml:space="preserve">to </w:t>
      </w:r>
      <w:r>
        <w:t xml:space="preserve">continue </w:t>
      </w:r>
      <w:r w:rsidR="006D1935">
        <w:t xml:space="preserve">to </w:t>
      </w:r>
      <w:r>
        <w:t>generate electricity for rural communities across</w:t>
      </w:r>
      <w:r w:rsidR="00981718">
        <w:t xml:space="preserve"> 7 western states, </w:t>
      </w:r>
      <w:r w:rsidR="006D1935">
        <w:t>supply downstream water users, a</w:t>
      </w:r>
      <w:r w:rsidR="00981718">
        <w:t xml:space="preserve">nd </w:t>
      </w:r>
      <w:r w:rsidR="006D1935">
        <w:t>sustain</w:t>
      </w:r>
      <w:r w:rsidR="00981718">
        <w:t xml:space="preserve"> endangered, native fish of the Grand Canyon.</w:t>
      </w:r>
      <w:r>
        <w:t xml:space="preserve"> </w:t>
      </w:r>
      <w:r w:rsidR="00C34B21">
        <w:t>We ask: h</w:t>
      </w:r>
      <w:r w:rsidR="00981718">
        <w:t xml:space="preserve">ow to </w:t>
      </w:r>
      <w:r w:rsidR="00C34B21">
        <w:t xml:space="preserve">improve this brief and </w:t>
      </w:r>
      <w:r w:rsidR="006D1935">
        <w:t xml:space="preserve">how to </w:t>
      </w:r>
      <w:r w:rsidR="00981718">
        <w:t xml:space="preserve">make </w:t>
      </w:r>
      <w:r w:rsidR="006D1935">
        <w:t xml:space="preserve">more actionable </w:t>
      </w:r>
      <w:r w:rsidR="00981718">
        <w:t xml:space="preserve">the suggestions </w:t>
      </w:r>
      <w:r w:rsidR="006D1935">
        <w:t>for coordinated actions to</w:t>
      </w:r>
      <w:r w:rsidR="00981718">
        <w:t xml:space="preserve"> decrease Lake Powell releases and increase upstream water conservation?</w:t>
      </w:r>
    </w:p>
    <w:p w14:paraId="2A9A2753" w14:textId="0B52A953" w:rsidR="001558F4" w:rsidRDefault="00C34B21" w:rsidP="00C34B21">
      <w:pPr>
        <w:pStyle w:val="Heading2"/>
      </w:pPr>
      <w:r>
        <w:t>Feedback</w:t>
      </w:r>
    </w:p>
    <w:p w14:paraId="4DA686F9" w14:textId="4076B853" w:rsidR="00C74261" w:rsidRDefault="00C34B21" w:rsidP="00C3660E">
      <w:pPr>
        <w:rPr>
          <w:color w:val="323E4F" w:themeColor="text2" w:themeShade="BF"/>
        </w:rPr>
      </w:pPr>
      <w:r>
        <w:rPr>
          <w:color w:val="323E4F" w:themeColor="text2" w:themeShade="BF"/>
        </w:rPr>
        <w:t xml:space="preserve">Please email feedback to improve this brief and make the suggestions to slow Lake Powell drawdown more actionable to </w:t>
      </w:r>
      <w:hyperlink r:id="rId9" w:history="1">
        <w:r w:rsidRPr="0060117B">
          <w:rPr>
            <w:rStyle w:val="Hyperlink"/>
          </w:rPr>
          <w:t>david.rosenberg@usu.edu</w:t>
        </w:r>
      </w:hyperlink>
      <w:r>
        <w:rPr>
          <w:color w:val="323E4F" w:themeColor="text2" w:themeShade="BF"/>
        </w:rPr>
        <w:t xml:space="preserve">. Use the subject line “Lake Powell in Brief”. Feedback will be accepted up until April 30, 2022. </w:t>
      </w:r>
      <w:r w:rsidR="0026141B">
        <w:rPr>
          <w:color w:val="323E4F" w:themeColor="text2" w:themeShade="BF"/>
        </w:rPr>
        <w:t>Persons who contribute feedback that improve the brief will be invited to join as co-authors. On May 1, 2022,</w:t>
      </w:r>
      <w:r>
        <w:rPr>
          <w:color w:val="323E4F" w:themeColor="text2" w:themeShade="BF"/>
        </w:rPr>
        <w:t xml:space="preserve"> the brief will</w:t>
      </w:r>
      <w:r w:rsidR="0026141B">
        <w:rPr>
          <w:color w:val="323E4F" w:themeColor="text2" w:themeShade="BF"/>
        </w:rPr>
        <w:t xml:space="preserve"> be formatted and submitted for publication in a high-quality peer-reviewed journal.</w:t>
      </w:r>
    </w:p>
    <w:p w14:paraId="1E8B88B6" w14:textId="258A2F2E" w:rsidR="0026141B" w:rsidRDefault="0026141B" w:rsidP="0026141B">
      <w:pPr>
        <w:pStyle w:val="Heading2"/>
      </w:pPr>
      <w:r>
        <w:t>Authors</w:t>
      </w:r>
    </w:p>
    <w:p w14:paraId="4140C82F" w14:textId="1FC85D17" w:rsidR="0026141B" w:rsidRPr="0026141B" w:rsidRDefault="0026141B" w:rsidP="0026141B">
      <w:r>
        <w:t>David E. Rosenberg, Utah State University.</w:t>
      </w:r>
    </w:p>
    <w:p w14:paraId="6527C5BF" w14:textId="3F8CF14C" w:rsidR="00C34B21" w:rsidRDefault="00C34B21" w:rsidP="00C34B21">
      <w:pPr>
        <w:pStyle w:val="Heading2"/>
      </w:pPr>
      <w:r>
        <w:t>Data Methods</w:t>
      </w:r>
      <w:r w:rsidR="00E82C5B">
        <w:t xml:space="preserve"> and Sources</w:t>
      </w:r>
    </w:p>
    <w:tbl>
      <w:tblPr>
        <w:tblStyle w:val="TableGrid"/>
        <w:tblW w:w="0" w:type="auto"/>
        <w:tblLook w:val="04A0" w:firstRow="1" w:lastRow="0" w:firstColumn="1" w:lastColumn="0" w:noHBand="0" w:noVBand="1"/>
      </w:tblPr>
      <w:tblGrid>
        <w:gridCol w:w="1615"/>
        <w:gridCol w:w="5130"/>
        <w:gridCol w:w="2605"/>
      </w:tblGrid>
      <w:tr w:rsidR="00C34B21" w14:paraId="275B46EE" w14:textId="77777777" w:rsidTr="00ED607D">
        <w:tc>
          <w:tcPr>
            <w:tcW w:w="1615" w:type="dxa"/>
            <w:shd w:val="clear" w:color="auto" w:fill="DEEAF6" w:themeFill="accent5" w:themeFillTint="33"/>
          </w:tcPr>
          <w:p w14:paraId="68A7DD07" w14:textId="2469EB8B" w:rsidR="00C34B21" w:rsidRPr="0026141B" w:rsidRDefault="00C34B21" w:rsidP="00C3660E">
            <w:pPr>
              <w:rPr>
                <w:b/>
                <w:bCs/>
              </w:rPr>
            </w:pPr>
            <w:r w:rsidRPr="0026141B">
              <w:rPr>
                <w:b/>
                <w:bCs/>
              </w:rPr>
              <w:t>Component</w:t>
            </w:r>
          </w:p>
        </w:tc>
        <w:tc>
          <w:tcPr>
            <w:tcW w:w="5130" w:type="dxa"/>
            <w:shd w:val="clear" w:color="auto" w:fill="DEEAF6" w:themeFill="accent5" w:themeFillTint="33"/>
          </w:tcPr>
          <w:p w14:paraId="0AD75034" w14:textId="080599D9" w:rsidR="00C34B21" w:rsidRPr="0026141B" w:rsidRDefault="0026141B" w:rsidP="00C3660E">
            <w:pPr>
              <w:rPr>
                <w:b/>
                <w:bCs/>
              </w:rPr>
            </w:pPr>
            <w:r>
              <w:rPr>
                <w:b/>
                <w:bCs/>
              </w:rPr>
              <w:t>Method(s)</w:t>
            </w:r>
          </w:p>
        </w:tc>
        <w:tc>
          <w:tcPr>
            <w:tcW w:w="2605" w:type="dxa"/>
            <w:shd w:val="clear" w:color="auto" w:fill="DEEAF6" w:themeFill="accent5" w:themeFillTint="33"/>
          </w:tcPr>
          <w:p w14:paraId="012C9BA2" w14:textId="420950CD" w:rsidR="00C34B21" w:rsidRPr="0026141B" w:rsidRDefault="00C34B21" w:rsidP="00C3660E">
            <w:pPr>
              <w:rPr>
                <w:b/>
                <w:bCs/>
              </w:rPr>
            </w:pPr>
            <w:r w:rsidRPr="0026141B">
              <w:rPr>
                <w:b/>
                <w:bCs/>
              </w:rPr>
              <w:t>Reference</w:t>
            </w:r>
          </w:p>
        </w:tc>
      </w:tr>
      <w:tr w:rsidR="00C34B21" w14:paraId="7BFDDA7D" w14:textId="77777777" w:rsidTr="00ED607D">
        <w:tc>
          <w:tcPr>
            <w:tcW w:w="1615" w:type="dxa"/>
          </w:tcPr>
          <w:p w14:paraId="73BCF153" w14:textId="337AD827" w:rsidR="00C34B21" w:rsidRDefault="0026141B" w:rsidP="00C3660E">
            <w:r>
              <w:t>Drought response operations</w:t>
            </w:r>
          </w:p>
        </w:tc>
        <w:tc>
          <w:tcPr>
            <w:tcW w:w="5130" w:type="dxa"/>
          </w:tcPr>
          <w:p w14:paraId="3282F2D4" w14:textId="4117C50F" w:rsidR="00C34B21" w:rsidRDefault="0026141B" w:rsidP="00C3660E">
            <w:r>
              <w:t xml:space="preserve">One-time release of water storage from Upper Colorado River reservoirs </w:t>
            </w:r>
            <w:r w:rsidR="006D1935">
              <w:t xml:space="preserve">such as Flaming Gorge </w:t>
            </w:r>
            <w:r>
              <w:t>to prop up Lake Powell</w:t>
            </w:r>
            <w:r w:rsidR="006D1935">
              <w:t>.</w:t>
            </w:r>
          </w:p>
        </w:tc>
        <w:tc>
          <w:tcPr>
            <w:tcW w:w="2605" w:type="dxa"/>
          </w:tcPr>
          <w:p w14:paraId="64AA8003" w14:textId="67D92435" w:rsidR="00C34B21" w:rsidRDefault="006D1935" w:rsidP="00C3660E">
            <w:r>
              <w:t xml:space="preserve">Attachment A1 of </w:t>
            </w:r>
            <w:r w:rsidR="000335C0">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335C0">
              <w:fldChar w:fldCharType="separate"/>
            </w:r>
            <w:r>
              <w:rPr>
                <w:noProof/>
              </w:rPr>
              <w:t>USBR (2019)</w:t>
            </w:r>
            <w:r w:rsidR="000335C0">
              <w:fldChar w:fldCharType="end"/>
            </w:r>
          </w:p>
        </w:tc>
      </w:tr>
      <w:tr w:rsidR="00C34B21" w14:paraId="7ABB0EAE" w14:textId="77777777" w:rsidTr="00ED607D">
        <w:tc>
          <w:tcPr>
            <w:tcW w:w="1615" w:type="dxa"/>
          </w:tcPr>
          <w:p w14:paraId="54B3E0B9" w14:textId="2DE20433" w:rsidR="00C34B21" w:rsidRDefault="0026141B" w:rsidP="00C3660E">
            <w:r>
              <w:t>Inflow</w:t>
            </w:r>
          </w:p>
        </w:tc>
        <w:tc>
          <w:tcPr>
            <w:tcW w:w="5130" w:type="dxa"/>
          </w:tcPr>
          <w:p w14:paraId="13C10807" w14:textId="0344BF15" w:rsidR="00C34B21" w:rsidRDefault="0026141B" w:rsidP="00C3660E">
            <w:r>
              <w:t>Two inflow scenarios</w:t>
            </w:r>
            <w:r w:rsidR="00AC28F8">
              <w:t xml:space="preserve"> for the current </w:t>
            </w:r>
            <w:r>
              <w:t xml:space="preserve"> </w:t>
            </w:r>
            <w:r w:rsidR="00AC28F8">
              <w:t>hydrologic year forecast</w:t>
            </w:r>
            <w:r>
              <w:t xml:space="preserve"> </w:t>
            </w:r>
            <w:r w:rsidR="006D1935">
              <w:t>as</w:t>
            </w:r>
            <w:r>
              <w:t xml:space="preserve"> </w:t>
            </w:r>
            <w:r w:rsidR="00AC28F8">
              <w:t xml:space="preserve">statistical measures of the </w:t>
            </w:r>
            <w:r>
              <w:t xml:space="preserve">minimum and most probable </w:t>
            </w:r>
            <w:r w:rsidR="00AC28F8">
              <w:t xml:space="preserve">inflows over the past 30 years. </w:t>
            </w:r>
            <w:r w:rsidR="006D1935">
              <w:t xml:space="preserve">Inflow this year </w:t>
            </w:r>
            <w:r w:rsidR="00AC28F8">
              <w:t>may be worse</w:t>
            </w:r>
            <w:r w:rsidR="006D1935">
              <w:t xml:space="preserve"> because with aridification the next 30 years may be drier than the past 30 years. </w:t>
            </w:r>
          </w:p>
        </w:tc>
        <w:tc>
          <w:tcPr>
            <w:tcW w:w="2605" w:type="dxa"/>
          </w:tcPr>
          <w:p w14:paraId="6F5DC0D1" w14:textId="5C330F60" w:rsidR="00C34B21" w:rsidRDefault="000335C0" w:rsidP="00C3660E">
            <w:r>
              <w:fldChar w:fldCharType="begin"/>
            </w:r>
            <w:r w:rsidR="007C5625">
              <w:instrText xml:space="preserve"> ADDIN EN.CITE &lt;EndNote&gt;&lt;Cite&gt;&lt;Author&gt;USBR&lt;/Author&gt;&lt;Year&gt;2021&lt;/Year&gt;&lt;RecNum&gt;2773&lt;/RecNum&gt;&lt;DisplayText&gt;(USBR, 2021)&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EndNote&gt;</w:instrText>
            </w:r>
            <w:r>
              <w:fldChar w:fldCharType="separate"/>
            </w:r>
            <w:r w:rsidR="007C5625">
              <w:rPr>
                <w:noProof/>
              </w:rPr>
              <w:t>(USBR, 2021)</w:t>
            </w:r>
            <w:r>
              <w:fldChar w:fldCharType="end"/>
            </w:r>
          </w:p>
        </w:tc>
      </w:tr>
      <w:tr w:rsidR="00C34B21" w14:paraId="44A849A1" w14:textId="77777777" w:rsidTr="00ED607D">
        <w:tc>
          <w:tcPr>
            <w:tcW w:w="1615" w:type="dxa"/>
          </w:tcPr>
          <w:p w14:paraId="752F13AE" w14:textId="6E1BCDFC" w:rsidR="00C34B21" w:rsidRDefault="00AC28F8" w:rsidP="00C3660E">
            <w:r>
              <w:t>Upstream water conservation</w:t>
            </w:r>
          </w:p>
        </w:tc>
        <w:tc>
          <w:tcPr>
            <w:tcW w:w="5130" w:type="dxa"/>
          </w:tcPr>
          <w:p w14:paraId="2A12FEC3" w14:textId="38500D4D" w:rsidR="00C34B21" w:rsidRDefault="00AC28F8" w:rsidP="00C3660E">
            <w:r>
              <w:t xml:space="preserve">Maximum volume of water conservation </w:t>
            </w:r>
            <w:r w:rsidR="006D1935">
              <w:t>listed for the Upper Basin demand management plan.</w:t>
            </w:r>
          </w:p>
        </w:tc>
        <w:tc>
          <w:tcPr>
            <w:tcW w:w="2605" w:type="dxa"/>
          </w:tcPr>
          <w:p w14:paraId="35C43EC1" w14:textId="4360EA08" w:rsidR="00C34B21" w:rsidRDefault="006D1935" w:rsidP="00C3660E">
            <w:r>
              <w:t>Attachment A</w:t>
            </w:r>
            <w:r>
              <w:t>2</w:t>
            </w:r>
            <w:r>
              <w:t xml:space="preserve"> of </w:t>
            </w:r>
            <w:r>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C34B21" w14:paraId="6F4F6876" w14:textId="77777777" w:rsidTr="00ED607D">
        <w:tc>
          <w:tcPr>
            <w:tcW w:w="1615" w:type="dxa"/>
          </w:tcPr>
          <w:p w14:paraId="071D8553" w14:textId="40CE7850" w:rsidR="00C34B21" w:rsidRDefault="00AC28F8" w:rsidP="00C3660E">
            <w:r>
              <w:t>Evaporation</w:t>
            </w:r>
          </w:p>
        </w:tc>
        <w:tc>
          <w:tcPr>
            <w:tcW w:w="5130" w:type="dxa"/>
          </w:tcPr>
          <w:p w14:paraId="129080D8" w14:textId="71B22D94" w:rsidR="00C34B21" w:rsidRDefault="00AC28F8" w:rsidP="00C3660E">
            <w:r>
              <w:t xml:space="preserve">Reservoir evaporation </w:t>
            </w:r>
            <w:r w:rsidR="006D1935">
              <w:t>from</w:t>
            </w:r>
            <w:r>
              <w:t xml:space="preserve"> current</w:t>
            </w:r>
            <w:r w:rsidR="006D1935">
              <w:t xml:space="preserve"> active storage </w:t>
            </w:r>
            <w:r>
              <w:t xml:space="preserve">to </w:t>
            </w:r>
            <w:r w:rsidR="006D1935">
              <w:t>dead pool (zero active storage</w:t>
            </w:r>
            <w:r>
              <w:t xml:space="preserve">) and evaporation rates of 4.9 to 6.5 feet per year. </w:t>
            </w:r>
            <w:r w:rsidR="00ED607D">
              <w:t xml:space="preserve">Lake Powell evaporation rates have not been measured in decades. </w:t>
            </w:r>
            <w:r>
              <w:t xml:space="preserve">Annual evaporation volume is the product of the reservoir area and evaporation rate. Reservoir area is estimated from the reservoir </w:t>
            </w:r>
            <w:r>
              <w:lastRenderedPageBreak/>
              <w:t>storage-area curve in the Colorado River Simulation System model.</w:t>
            </w:r>
          </w:p>
        </w:tc>
        <w:tc>
          <w:tcPr>
            <w:tcW w:w="2605" w:type="dxa"/>
          </w:tcPr>
          <w:p w14:paraId="4CABA114" w14:textId="5C0B35BC" w:rsidR="00C34B21" w:rsidRDefault="000335C0" w:rsidP="00C3660E">
            <w:r>
              <w:lastRenderedPageBreak/>
              <w:fldChar w:fldCharType="begin">
                <w:fldData xml:space="preserve">PEVuZE5vdGU+PENpdGU+PEF1dGhvcj5TY2htaWR0PC9BdXRob3I+PFllYXI+MjAxNjwvWWVhcj48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</w:fldData>
              </w:fldChar>
            </w:r>
            <w:r w:rsidR="007C5625">
              <w:instrText xml:space="preserve"> ADDIN EN.CITE </w:instrText>
            </w:r>
            <w:r w:rsidR="007C5625">
              <w:fldChar w:fldCharType="begin">
                <w:fldData xml:space="preserve">PEVuZE5vdGU+PENpdGU+PEF1dGhvcj5TY2htaWR0PC9BdXRob3I+PFllYXI+MjAxNjwvWWVhcj48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</w:fldData>
              </w:fldChar>
            </w:r>
            <w:r w:rsidR="007C5625">
              <w:instrText xml:space="preserve"> ADDIN EN.CITE.DATA </w:instrText>
            </w:r>
            <w:r w:rsidR="007C5625">
              <w:fldChar w:fldCharType="end"/>
            </w:r>
            <w:r>
              <w:fldChar w:fldCharType="separate"/>
            </w:r>
            <w:r w:rsidR="007C5625">
              <w:rPr>
                <w:noProof/>
              </w:rPr>
              <w:t>(Rosenberg, 2021; Schmidt et al., 2016; Wheeler et al., 2019; Zagona et al., 2001)</w:t>
            </w:r>
            <w:r>
              <w:fldChar w:fldCharType="end"/>
            </w:r>
          </w:p>
        </w:tc>
      </w:tr>
      <w:tr w:rsidR="00C34B21" w14:paraId="0AD2FF0A" w14:textId="77777777" w:rsidTr="00ED607D">
        <w:tc>
          <w:tcPr>
            <w:tcW w:w="1615" w:type="dxa"/>
          </w:tcPr>
          <w:p w14:paraId="54675BCB" w14:textId="35F63154" w:rsidR="00C34B21" w:rsidRDefault="00ED607D" w:rsidP="00C3660E">
            <w:r>
              <w:t>Release</w:t>
            </w:r>
          </w:p>
        </w:tc>
        <w:tc>
          <w:tcPr>
            <w:tcW w:w="5130" w:type="dxa"/>
          </w:tcPr>
          <w:p w14:paraId="1C396E5D" w14:textId="2C65E81F" w:rsidR="00C34B21" w:rsidRDefault="00ED607D" w:rsidP="00C3660E">
            <w:r>
              <w:t>Release is specified in the 2007 Interim Guidelines</w:t>
            </w:r>
            <w:r w:rsidR="000335C0">
              <w:t xml:space="preserve">. 7 </w:t>
            </w:r>
            <w:proofErr w:type="spellStart"/>
            <w:r w:rsidR="000335C0">
              <w:t>maf</w:t>
            </w:r>
            <w:proofErr w:type="spellEnd"/>
            <w:r w:rsidR="000335C0">
              <w:t xml:space="preserve"> per year is the lowest release specified in the </w:t>
            </w:r>
            <w:r w:rsidR="001269C3">
              <w:t>guidelines</w:t>
            </w:r>
            <w:r w:rsidR="000335C0">
              <w:t xml:space="preserve"> and occurs when Lake Powell elevation is below 3,525 feet (low tier). A 7.48 </w:t>
            </w:r>
            <w:proofErr w:type="spellStart"/>
            <w:r w:rsidR="000335C0">
              <w:t>maf</w:t>
            </w:r>
            <w:proofErr w:type="spellEnd"/>
            <w:r w:rsidR="000335C0">
              <w:t xml:space="preserve"> release occurs when Lake Powell’s elevation is above 3,525 and below 3,575 feet and Lake Mead’s storage volume is higher than Lake Powell. See </w:t>
            </w:r>
            <w:r w:rsidR="000335C0">
              <w:fldChar w:fldCharType="begin"/>
            </w:r>
            <w:r w:rsidR="000335C0">
              <w:instrText xml:space="preserve"> ADDIN EN.CITE &lt;EndNote&gt;&lt;Cite AuthorYear="1"&gt;&lt;Author&gt;Wheeler&lt;/Author&gt;&lt;Year&gt;2019&lt;/Year&gt;&lt;RecNum&gt;2493&lt;/RecNum&gt;&lt;Suffix&gt;`; Figure 15&lt;/Suffix&gt;&lt;DisplayText&gt;Wheeler et al. (2019; Figure 15)&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0335C0">
              <w:fldChar w:fldCharType="separate"/>
            </w:r>
            <w:r w:rsidR="000335C0">
              <w:rPr>
                <w:noProof/>
              </w:rPr>
              <w:t>Wheeler et al. (2019; Figure 15)</w:t>
            </w:r>
            <w:r w:rsidR="000335C0">
              <w:fldChar w:fldCharType="end"/>
            </w:r>
            <w:r w:rsidR="000335C0">
              <w:t xml:space="preserve"> for a diagram of </w:t>
            </w:r>
            <w:r w:rsidR="001269C3">
              <w:t>these</w:t>
            </w:r>
            <w:r w:rsidR="000335C0">
              <w:t xml:space="preserve"> operations. </w:t>
            </w:r>
            <w:r>
              <w:t>In Fall 2021, Lake Powell storage was above 3,525 feet (</w:t>
            </w:r>
            <w:proofErr w:type="spellStart"/>
            <w:r>
              <w:t>mid tier</w:t>
            </w:r>
            <w:proofErr w:type="spellEnd"/>
            <w:r>
              <w:t xml:space="preserve">) and triggered a current year release of 7.48 </w:t>
            </w:r>
            <w:proofErr w:type="spellStart"/>
            <w:r>
              <w:t>maf</w:t>
            </w:r>
            <w:proofErr w:type="spellEnd"/>
            <w:r>
              <w:t xml:space="preserve">. Presently, Lake Powell is below 3,525 feet (low tier) </w:t>
            </w:r>
            <w:r w:rsidR="000335C0">
              <w:t>a</w:t>
            </w:r>
            <w:r>
              <w:t xml:space="preserve">nd </w:t>
            </w:r>
            <w:r w:rsidR="000335C0">
              <w:t xml:space="preserve">may release 7 </w:t>
            </w:r>
            <w:proofErr w:type="spellStart"/>
            <w:r w:rsidR="000335C0">
              <w:t>maf</w:t>
            </w:r>
            <w:proofErr w:type="spellEnd"/>
            <w:r w:rsidR="000335C0">
              <w:t xml:space="preserve"> next year. There is also discussion to lower this year’s release to 7 </w:t>
            </w:r>
            <w:proofErr w:type="spellStart"/>
            <w:r w:rsidR="000335C0">
              <w:t>maf</w:t>
            </w:r>
            <w:proofErr w:type="spellEnd"/>
            <w:r w:rsidR="000335C0">
              <w:t xml:space="preserve">. </w:t>
            </w:r>
          </w:p>
        </w:tc>
        <w:tc>
          <w:tcPr>
            <w:tcW w:w="2605" w:type="dxa"/>
          </w:tcPr>
          <w:p w14:paraId="624BA3AD" w14:textId="6AFB8643" w:rsidR="00C34B21" w:rsidRDefault="000335C0" w:rsidP="00C3660E">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p>
        </w:tc>
      </w:tr>
      <w:tr w:rsidR="00ED607D" w14:paraId="25E35DA2" w14:textId="77777777" w:rsidTr="00ED607D">
        <w:tc>
          <w:tcPr>
            <w:tcW w:w="1615" w:type="dxa"/>
          </w:tcPr>
          <w:p w14:paraId="37E0D718" w14:textId="13A71AF6" w:rsidR="00ED607D" w:rsidRDefault="000335C0" w:rsidP="00C3660E">
            <w:r>
              <w:t>Sustain Endangered Fish</w:t>
            </w:r>
          </w:p>
        </w:tc>
        <w:tc>
          <w:tcPr>
            <w:tcW w:w="5130" w:type="dxa"/>
          </w:tcPr>
          <w:p w14:paraId="47A880E5" w14:textId="2109D261" w:rsidR="00ED607D" w:rsidRDefault="00171DA1" w:rsidP="00C3660E">
            <w:r>
              <w:t>It is thought that summertime Lake Powell release temperatures below 18</w:t>
            </w:r>
            <w:r w:rsidRPr="00171DA1">
              <w:rPr>
                <w:vertAlign w:val="superscript"/>
              </w:rPr>
              <w:t>o</w:t>
            </w:r>
            <w:r>
              <w:t xml:space="preserve">C can sustain native, endangered fish populations of the Grand Canyon from predation by non-native fish. </w:t>
            </w:r>
            <w:r w:rsidR="001269C3">
              <w:t xml:space="preserve">Using release temperature data through the penstocks and lake temperature profiles at nearby </w:t>
            </w:r>
            <w:proofErr w:type="spellStart"/>
            <w:r w:rsidR="001269C3">
              <w:t>Wahweap</w:t>
            </w:r>
            <w:proofErr w:type="spellEnd"/>
            <w:r w:rsidR="001269C3">
              <w:t xml:space="preserve">, </w:t>
            </w:r>
            <w:r>
              <w:t xml:space="preserve">Lake Powell </w:t>
            </w:r>
            <w:r w:rsidR="001269C3">
              <w:t>is thought to</w:t>
            </w:r>
            <w:r>
              <w:t xml:space="preserve"> releas</w:t>
            </w:r>
            <w:r w:rsidR="001269C3">
              <w:t>e</w:t>
            </w:r>
            <w:r>
              <w:t xml:space="preserve"> 18</w:t>
            </w:r>
            <w:r w:rsidRPr="001269C3">
              <w:rPr>
                <w:vertAlign w:val="superscript"/>
              </w:rPr>
              <w:t>o</w:t>
            </w:r>
            <w:r>
              <w:t>C water when it draws down to 3,525 feet and water is released through the hydropower penstocks. Or when Lake Powell draws down to 3,425 feet and water is released through the river outlets. The 18</w:t>
            </w:r>
            <w:r w:rsidRPr="00171DA1">
              <w:rPr>
                <w:vertAlign w:val="superscript"/>
              </w:rPr>
              <w:t>o</w:t>
            </w:r>
            <w:r>
              <w:t xml:space="preserve">C water temperature criteria does not include the entrainment of non-native fish that live in reservoir </w:t>
            </w:r>
            <w:r w:rsidR="001269C3">
              <w:t xml:space="preserve">and their passage </w:t>
            </w:r>
            <w:r>
              <w:t xml:space="preserve">through the </w:t>
            </w:r>
            <w:r w:rsidR="001269C3">
              <w:t>penstocks</w:t>
            </w:r>
            <w:r>
              <w:t xml:space="preserve">. In the lower Grand Canyon, native fish populations are </w:t>
            </w:r>
            <w:r w:rsidR="001269C3">
              <w:t xml:space="preserve">presently </w:t>
            </w:r>
            <w:r>
              <w:t xml:space="preserve">doing well. This success is thought to be because Lake Mead storage is low and the Pierce Rapid blocks passage of non-native fish from the lake upstream to the Colorado River. </w:t>
            </w:r>
          </w:p>
        </w:tc>
        <w:tc>
          <w:tcPr>
            <w:tcW w:w="2605" w:type="dxa"/>
          </w:tcPr>
          <w:p w14:paraId="2665AE7B" w14:textId="6B3D9982" w:rsidR="00ED607D" w:rsidRDefault="00171DA1" w:rsidP="00C3660E">
            <w:r>
              <w:t xml:space="preserve">Sidebar 1 and Appendix II in </w:t>
            </w:r>
            <w:r w:rsidR="007C5625">
              <w:fldChar w:fldCharType="begin"/>
            </w:r>
            <w:r w:rsidR="007C5625">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7C5625">
              <w:fldChar w:fldCharType="separate"/>
            </w:r>
            <w:r w:rsidR="007C5625">
              <w:rPr>
                <w:noProof/>
              </w:rPr>
              <w:t>(Wheeler et al., 2021)</w:t>
            </w:r>
            <w:r w:rsidR="007C5625">
              <w:fldChar w:fldCharType="end"/>
            </w:r>
          </w:p>
        </w:tc>
      </w:tr>
      <w:tr w:rsidR="00ED607D" w14:paraId="2E0FAF5C" w14:textId="77777777" w:rsidTr="00ED607D">
        <w:tc>
          <w:tcPr>
            <w:tcW w:w="1615" w:type="dxa"/>
          </w:tcPr>
          <w:p w14:paraId="5CE5312E" w14:textId="6E8E1E9A" w:rsidR="00ED607D" w:rsidRDefault="00171DA1" w:rsidP="00C3660E">
            <w:r>
              <w:t>Reservoir Storage</w:t>
            </w:r>
          </w:p>
        </w:tc>
        <w:tc>
          <w:tcPr>
            <w:tcW w:w="5130" w:type="dxa"/>
          </w:tcPr>
          <w:p w14:paraId="5F9CA300" w14:textId="66E0C23D" w:rsidR="00ED607D" w:rsidRDefault="001269C3" w:rsidP="00C3660E">
            <w:r>
              <w:t>R</w:t>
            </w:r>
            <w:r w:rsidR="00171DA1">
              <w:t xml:space="preserve">eservoir storage </w:t>
            </w:r>
            <w:r>
              <w:t xml:space="preserve">is related to </w:t>
            </w:r>
            <w:r w:rsidR="00171DA1">
              <w:t>reservoir elevation</w:t>
            </w:r>
            <w:r w:rsidR="00E82C5B">
              <w:t xml:space="preserve"> using the elevation-storage relationship in the Colorado River Simulation System model.</w:t>
            </w:r>
          </w:p>
        </w:tc>
        <w:tc>
          <w:tcPr>
            <w:tcW w:w="2605" w:type="dxa"/>
          </w:tcPr>
          <w:p w14:paraId="1726296B" w14:textId="1B7CB587" w:rsidR="00ED607D" w:rsidRDefault="007C5625" w:rsidP="00C3660E">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 </w:instrText>
            </w:r>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DATA </w:instrText>
            </w:r>
            <w:r>
              <w:fldChar w:fldCharType="end"/>
            </w:r>
            <w:r>
              <w:fldChar w:fldCharType="separate"/>
            </w:r>
            <w:r>
              <w:rPr>
                <w:noProof/>
              </w:rPr>
              <w:t>(Wheeler et al., 2021; Zagona et al., 2001)</w:t>
            </w:r>
            <w:r>
              <w:fldChar w:fldCharType="end"/>
            </w:r>
          </w:p>
        </w:tc>
      </w:tr>
      <w:tr w:rsidR="00E82C5B" w14:paraId="443966EA" w14:textId="77777777" w:rsidTr="00ED607D">
        <w:tc>
          <w:tcPr>
            <w:tcW w:w="1615" w:type="dxa"/>
          </w:tcPr>
          <w:p w14:paraId="7C9803ED" w14:textId="2B288FA9" w:rsidR="00E82C5B" w:rsidRDefault="00E82C5B" w:rsidP="00C3660E">
            <w:r>
              <w:t>Change in reservoir storage</w:t>
            </w:r>
          </w:p>
        </w:tc>
        <w:tc>
          <w:tcPr>
            <w:tcW w:w="5130" w:type="dxa"/>
          </w:tcPr>
          <w:p w14:paraId="6EDB8B30" w14:textId="2FDB84C0" w:rsidR="00E82C5B" w:rsidRDefault="00E82C5B" w:rsidP="00C3660E">
            <w:r>
              <w:t xml:space="preserve">Monthly Lake Powell operations data were downloaded and filtered on the month of October (water year). Values </w:t>
            </w:r>
            <w:r w:rsidR="007C5625">
              <w:t>in adjacent rows were subtracted to obtain the annual change in storage.</w:t>
            </w:r>
          </w:p>
        </w:tc>
        <w:tc>
          <w:tcPr>
            <w:tcW w:w="2605" w:type="dxa"/>
          </w:tcPr>
          <w:p w14:paraId="7777A672" w14:textId="396AF071" w:rsidR="00E82C5B" w:rsidRPr="00E82C5B" w:rsidRDefault="007C5625" w:rsidP="00C3660E">
            <w:r>
              <w:fldChar w:fldCharType="begin"/>
            </w:r>
            <w:r>
              <w:instrText xml:space="preserve"> ADDIN EN.CITE &lt;EndNote&gt;&lt;Cite&gt;&lt;Author&gt;USBR&lt;/Author&gt;&lt;Year&gt;2020&lt;/Year&gt;&lt;RecNum&gt;2750&lt;/RecNum&gt;&lt;DisplayText&gt;(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fldChar w:fldCharType="separate"/>
            </w:r>
            <w:r>
              <w:rPr>
                <w:noProof/>
              </w:rPr>
              <w:t>(USBR, 2020)</w:t>
            </w:r>
            <w:r>
              <w:fldChar w:fldCharType="end"/>
            </w:r>
          </w:p>
        </w:tc>
      </w:tr>
    </w:tbl>
    <w:p w14:paraId="1F3F995F" w14:textId="62E1B32C" w:rsidR="00C34B21" w:rsidRDefault="00C34B21" w:rsidP="00C3660E"/>
    <w:p w14:paraId="07A38291" w14:textId="587EC3F0" w:rsidR="00C34B21" w:rsidRDefault="007C5625" w:rsidP="007C5625">
      <w:pPr>
        <w:pStyle w:val="Heading2"/>
      </w:pPr>
      <w:r>
        <w:lastRenderedPageBreak/>
        <w:t>Remaining tasks</w:t>
      </w:r>
    </w:p>
    <w:p w14:paraId="122FB525" w14:textId="0FBDEEB6" w:rsidR="007C5625" w:rsidRDefault="007C5625" w:rsidP="007C5625">
      <w:pPr>
        <w:pStyle w:val="ListParagraph"/>
        <w:numPr>
          <w:ilvl w:val="0"/>
          <w:numId w:val="49"/>
        </w:numPr>
      </w:pPr>
      <w:r>
        <w:t>Update with new storage-elevation curve for Lake Powell that was released a few weeks ago.</w:t>
      </w:r>
    </w:p>
    <w:p w14:paraId="7C39ACBC" w14:textId="76412F2D" w:rsidR="007C5625" w:rsidRDefault="007C5625" w:rsidP="007C5625">
      <w:pPr>
        <w:pStyle w:val="ListParagraph"/>
        <w:numPr>
          <w:ilvl w:val="0"/>
          <w:numId w:val="49"/>
        </w:numPr>
      </w:pPr>
      <w:r>
        <w:t>Share code to calculate change in reservoir storage.</w:t>
      </w:r>
    </w:p>
    <w:p w14:paraId="3DBBD9F1" w14:textId="457088E2" w:rsidR="007C5625" w:rsidRDefault="007C5625" w:rsidP="007C5625">
      <w:pPr>
        <w:pStyle w:val="ListParagraph"/>
        <w:numPr>
          <w:ilvl w:val="0"/>
          <w:numId w:val="49"/>
        </w:numPr>
      </w:pPr>
      <w:r>
        <w:t>Verify river outlet capacity</w:t>
      </w:r>
      <w:r w:rsidR="001269C3">
        <w:t xml:space="preserve"> in figure against data in Colorado River Simulation System model</w:t>
      </w:r>
      <w:r>
        <w:t>.</w:t>
      </w:r>
    </w:p>
    <w:p w14:paraId="0881C5CE" w14:textId="73368B06" w:rsidR="007C5625" w:rsidRDefault="007C5625" w:rsidP="007C5625">
      <w:pPr>
        <w:pStyle w:val="Heading2"/>
      </w:pPr>
      <w:r>
        <w:t>Folder Contents</w:t>
      </w:r>
    </w:p>
    <w:p w14:paraId="0E806D1A" w14:textId="3F605E6C" w:rsidR="007C5625" w:rsidRDefault="007C5625" w:rsidP="007C5625">
      <w:pPr>
        <w:pStyle w:val="ListParagraph"/>
        <w:numPr>
          <w:ilvl w:val="0"/>
          <w:numId w:val="50"/>
        </w:numPr>
      </w:pPr>
      <w:r w:rsidRPr="007C5625">
        <w:rPr>
          <w:b/>
          <w:bCs/>
        </w:rPr>
        <w:t>PowellInBrief-DecreaseReleasesIncreaseInflowsToProtectPowerSupplyFish.docx</w:t>
      </w:r>
      <w:r>
        <w:t xml:space="preserve"> – Word source file for this document.</w:t>
      </w:r>
    </w:p>
    <w:p w14:paraId="6F132B06" w14:textId="15CB2263" w:rsidR="007C5625" w:rsidRDefault="007C5625" w:rsidP="007C5625">
      <w:pPr>
        <w:pStyle w:val="ListParagraph"/>
        <w:numPr>
          <w:ilvl w:val="0"/>
          <w:numId w:val="50"/>
        </w:numPr>
      </w:pPr>
      <w:r w:rsidRPr="007E1396">
        <w:rPr>
          <w:b/>
          <w:bCs/>
        </w:rPr>
        <w:t>LakePowell04-08-2022T11.32.01.csv</w:t>
      </w:r>
      <w:r>
        <w:t xml:space="preserve"> – Monthly Lake Powell operations data downloaded from </w:t>
      </w:r>
      <w:r>
        <w:fldChar w:fldCharType="begin"/>
      </w:r>
      <w:r>
        <w:instrText xml:space="preserve"> ADDIN EN.CITE &lt;EndNote&gt;&lt;Cite&gt;&lt;Author&gt;USBR&lt;/Author&gt;&lt;Year&gt;2020&lt;/Year&gt;&lt;RecNum&gt;2750&lt;/RecNum&gt;&lt;DisplayText&gt;(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fldChar w:fldCharType="separate"/>
      </w:r>
      <w:r>
        <w:rPr>
          <w:noProof/>
        </w:rPr>
        <w:t>(USBR, 2020)</w:t>
      </w:r>
      <w:r>
        <w:fldChar w:fldCharType="end"/>
      </w:r>
      <w:r>
        <w:t>.</w:t>
      </w:r>
    </w:p>
    <w:p w14:paraId="2CF2DE92" w14:textId="1D898833" w:rsidR="007C5625" w:rsidRDefault="007C5625" w:rsidP="007C5625">
      <w:pPr>
        <w:pStyle w:val="ListParagraph"/>
        <w:numPr>
          <w:ilvl w:val="0"/>
          <w:numId w:val="50"/>
        </w:numPr>
      </w:pPr>
      <w:r w:rsidRPr="007E1396">
        <w:rPr>
          <w:b/>
          <w:bCs/>
        </w:rPr>
        <w:t>PowellBypass.xlsx</w:t>
      </w:r>
      <w:r>
        <w:t xml:space="preserve"> – Lake Powell bypass elevation-capacity curve downloaded from the Colorado River Simulation System model.</w:t>
      </w:r>
    </w:p>
    <w:p w14:paraId="403AD270" w14:textId="380C23C0" w:rsidR="007C5625" w:rsidRDefault="007C5625" w:rsidP="007C5625">
      <w:pPr>
        <w:pStyle w:val="ListParagraph"/>
        <w:numPr>
          <w:ilvl w:val="0"/>
          <w:numId w:val="50"/>
        </w:numPr>
      </w:pPr>
      <w:r w:rsidRPr="007E1396">
        <w:rPr>
          <w:b/>
          <w:bCs/>
        </w:rPr>
        <w:t>ProtectLakePowell-InBrief.pptx</w:t>
      </w:r>
      <w:r>
        <w:t xml:space="preserve"> – </w:t>
      </w:r>
      <w:proofErr w:type="spellStart"/>
      <w:r>
        <w:t>Powerpoint</w:t>
      </w:r>
      <w:proofErr w:type="spellEnd"/>
      <w:r>
        <w:t xml:space="preserve"> source file for Figure 1.</w:t>
      </w:r>
    </w:p>
    <w:p w14:paraId="44C44847" w14:textId="0F3DD2F2" w:rsidR="007C5625" w:rsidRPr="007C5625" w:rsidRDefault="007C5625" w:rsidP="007C5625">
      <w:pPr>
        <w:pStyle w:val="ListParagraph"/>
        <w:numPr>
          <w:ilvl w:val="0"/>
          <w:numId w:val="50"/>
        </w:numPr>
      </w:pPr>
      <w:r w:rsidRPr="007E1396">
        <w:rPr>
          <w:b/>
          <w:bCs/>
        </w:rPr>
        <w:t>ProtectLakePowell-InBrief.png</w:t>
      </w:r>
      <w:r>
        <w:t xml:space="preserve"> – PNG version of Figure 1.</w:t>
      </w:r>
    </w:p>
    <w:p w14:paraId="0DC10232" w14:textId="23BE274B" w:rsidR="00436FB2" w:rsidRPr="0028676C" w:rsidRDefault="00436FB2" w:rsidP="007C5625">
      <w:pPr>
        <w:pStyle w:val="Heading2"/>
      </w:pPr>
      <w:r>
        <w:t>References</w:t>
      </w:r>
    </w:p>
    <w:p w14:paraId="164D638E" w14:textId="10303522" w:rsidR="0052251E" w:rsidRPr="0052251E" w:rsidRDefault="00FF5602" w:rsidP="0052251E">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52251E" w:rsidRPr="0052251E">
        <w:t xml:space="preserve">Rosenberg, D. E. (2021). "Colorado River Coding: Reservoir Evaporation." EvapCalcs folder. </w:t>
      </w:r>
      <w:hyperlink r:id="rId10" w:history="1">
        <w:r w:rsidR="0052251E" w:rsidRPr="0052251E">
          <w:rPr>
            <w:rStyle w:val="Hyperlink"/>
          </w:rPr>
          <w:t>https://doi.org/10.5281/zenodo.5501466</w:t>
        </w:r>
      </w:hyperlink>
      <w:r w:rsidR="0052251E" w:rsidRPr="0052251E">
        <w:t>.</w:t>
      </w:r>
    </w:p>
    <w:p w14:paraId="0B339B10" w14:textId="518016C8" w:rsidR="0052251E" w:rsidRPr="0052251E" w:rsidRDefault="0052251E" w:rsidP="0052251E">
      <w:pPr>
        <w:pStyle w:val="EndNoteBibliography"/>
        <w:spacing w:after="0"/>
        <w:ind w:left="720" w:hanging="720"/>
      </w:pPr>
      <w:r w:rsidRPr="0052251E">
        <w:t xml:space="preserve">Schmidt, J. C., Kraft, M., Tuzlak, D., and Walker, A. (2016). "Fill Mead First: a technical assessment." Utah State University, Logan, Utah. </w:t>
      </w:r>
      <w:hyperlink r:id="rId11" w:history="1">
        <w:r w:rsidRPr="0052251E">
          <w:rPr>
            <w:rStyle w:val="Hyperlink"/>
          </w:rPr>
          <w:t>https://qcnr.usu.edu/wats/colorado_river_studies/files/documents/Fill_Mead_First_Analysis.pdf</w:t>
        </w:r>
      </w:hyperlink>
      <w:r w:rsidRPr="0052251E">
        <w:t>.</w:t>
      </w:r>
    </w:p>
    <w:p w14:paraId="664589FA" w14:textId="689273EA" w:rsidR="0052251E" w:rsidRPr="0052251E" w:rsidRDefault="0052251E" w:rsidP="0052251E">
      <w:pPr>
        <w:pStyle w:val="EndNoteBibliography"/>
        <w:spacing w:after="0"/>
        <w:ind w:left="720" w:hanging="720"/>
      </w:pPr>
      <w:r w:rsidRPr="0052251E">
        <w:t xml:space="preserve">USBR. (2007). "Record of Decision: Colorado River Interim Guidelines for Lower Basin Shortages and Coordinated Operations for Lakes Powell and Mead." U.S. Bureau of Reclamation. </w:t>
      </w:r>
      <w:hyperlink r:id="rId12" w:history="1">
        <w:r w:rsidRPr="0052251E">
          <w:rPr>
            <w:rStyle w:val="Hyperlink"/>
          </w:rPr>
          <w:t>https://www.usbr.gov/lc/region/programs/strategies/RecordofDecision.pdf</w:t>
        </w:r>
      </w:hyperlink>
      <w:r w:rsidRPr="0052251E">
        <w:t>.</w:t>
      </w:r>
    </w:p>
    <w:p w14:paraId="21BF9387" w14:textId="2C68C2DD" w:rsidR="0052251E" w:rsidRPr="0052251E" w:rsidRDefault="0052251E" w:rsidP="0052251E">
      <w:pPr>
        <w:pStyle w:val="EndNoteBibliography"/>
        <w:spacing w:after="0"/>
        <w:ind w:left="720" w:hanging="720"/>
      </w:pPr>
      <w:r w:rsidRPr="0052251E">
        <w:t xml:space="preserve">USBR. (2019). "Agreement Concerning Colorado River Drought Contingency Management and Operations." U.S. Bureau of Reclamation, Washington, DC. </w:t>
      </w:r>
      <w:hyperlink r:id="rId13" w:history="1">
        <w:r w:rsidRPr="0052251E">
          <w:rPr>
            <w:rStyle w:val="Hyperlink"/>
          </w:rPr>
          <w:t>https://www.usbr.gov/dcp/finaldocs.html</w:t>
        </w:r>
      </w:hyperlink>
      <w:r w:rsidRPr="0052251E">
        <w:t>.</w:t>
      </w:r>
    </w:p>
    <w:p w14:paraId="0D0E3E07" w14:textId="5F3416E2" w:rsidR="0052251E" w:rsidRPr="0052251E" w:rsidRDefault="0052251E" w:rsidP="0052251E">
      <w:pPr>
        <w:pStyle w:val="EndNoteBibliography"/>
        <w:spacing w:after="0"/>
        <w:ind w:left="720" w:hanging="720"/>
      </w:pPr>
      <w:r w:rsidRPr="0052251E">
        <w:t xml:space="preserve">USBR. (2020). "Water Operations: Historic Data, Upper Colorado River Division." Upper Colorado River Division, U.S. Buruea of Reclamation. </w:t>
      </w:r>
      <w:hyperlink r:id="rId14" w:history="1">
        <w:r w:rsidRPr="0052251E">
          <w:rPr>
            <w:rStyle w:val="Hyperlink"/>
          </w:rPr>
          <w:t>https://www.usbr.gov/rsvrWater/HistoricalApp.html</w:t>
        </w:r>
      </w:hyperlink>
      <w:r w:rsidRPr="0052251E">
        <w:t>. [Accessed on: June 16, 2020].</w:t>
      </w:r>
    </w:p>
    <w:p w14:paraId="00E56F75" w14:textId="494E0B05" w:rsidR="0052251E" w:rsidRPr="0052251E" w:rsidRDefault="0052251E" w:rsidP="0052251E">
      <w:pPr>
        <w:pStyle w:val="EndNoteBibliography"/>
        <w:spacing w:after="0"/>
        <w:ind w:left="720" w:hanging="720"/>
      </w:pPr>
      <w:r w:rsidRPr="0052251E">
        <w:t xml:space="preserve">USBR. (2021). "Glen Canyon Dam, Current Status, Lake Powell Inflow Forecast." U.S. Bureau of Reclamation. </w:t>
      </w:r>
      <w:hyperlink r:id="rId15" w:history="1">
        <w:r w:rsidRPr="0052251E">
          <w:rPr>
            <w:rStyle w:val="Hyperlink"/>
          </w:rPr>
          <w:t>https://www.usbr.gov/uc/water/crsp/cs/gcd.html</w:t>
        </w:r>
      </w:hyperlink>
      <w:r w:rsidRPr="0052251E">
        <w:t>.</w:t>
      </w:r>
    </w:p>
    <w:p w14:paraId="73202885" w14:textId="0B9F918E" w:rsidR="0052251E" w:rsidRPr="0052251E" w:rsidRDefault="0052251E" w:rsidP="0052251E">
      <w:pPr>
        <w:pStyle w:val="EndNoteBibliography"/>
        <w:spacing w:after="0"/>
        <w:ind w:left="720" w:hanging="720"/>
      </w:pPr>
      <w:r w:rsidRPr="0052251E">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16" w:history="1">
        <w:r w:rsidRPr="0052251E">
          <w:rPr>
            <w:rStyle w:val="Hyperlink"/>
          </w:rPr>
          <w:t>https://qcnr.usu.edu/coloradoriver/files/WhitePaper_6.pdf</w:t>
        </w:r>
      </w:hyperlink>
      <w:r w:rsidRPr="0052251E">
        <w:t>.</w:t>
      </w:r>
    </w:p>
    <w:p w14:paraId="03B0174A" w14:textId="1FA6C0C7" w:rsidR="0052251E" w:rsidRPr="0052251E" w:rsidRDefault="0052251E" w:rsidP="0052251E">
      <w:pPr>
        <w:pStyle w:val="EndNoteBibliography"/>
        <w:spacing w:after="0"/>
        <w:ind w:left="720" w:hanging="720"/>
      </w:pPr>
      <w:r w:rsidRPr="0052251E">
        <w:lastRenderedPageBreak/>
        <w:t xml:space="preserve">Wheeler, K. G., Schmidt, J. C., and Rosenberg, D. E. (2019). "Water Resource Modelling of the Colorado River – Present and Future Strategies." Center for Colorado River Studies, Utah State University, Logan, Utah. </w:t>
      </w:r>
      <w:hyperlink r:id="rId17" w:history="1">
        <w:r w:rsidRPr="0052251E">
          <w:rPr>
            <w:rStyle w:val="Hyperlink"/>
          </w:rPr>
          <w:t>https://qcnr.usu.edu/coloradoriver/files/WhitePaper2.pdf</w:t>
        </w:r>
      </w:hyperlink>
      <w:r w:rsidRPr="0052251E">
        <w:t>.</w:t>
      </w:r>
    </w:p>
    <w:p w14:paraId="179C60B5" w14:textId="140548CD" w:rsidR="0052251E" w:rsidRPr="0052251E" w:rsidRDefault="0052251E" w:rsidP="0052251E">
      <w:pPr>
        <w:pStyle w:val="EndNoteBibliography"/>
        <w:ind w:left="720" w:hanging="720"/>
      </w:pPr>
      <w:r w:rsidRPr="0052251E">
        <w:t xml:space="preserve">Zagona, E. A., Fulp, T. J., Shane, R., Magee, T., and Goranflo, H. M. (2001). "Riverware: A Generalized Tool for Complex Reservoir System Modeling." </w:t>
      </w:r>
      <w:r w:rsidRPr="0052251E">
        <w:rPr>
          <w:i/>
        </w:rPr>
        <w:t>JAWRA Journal of the American Water Resources Association</w:t>
      </w:r>
      <w:r w:rsidRPr="0052251E">
        <w:t xml:space="preserve">, 37(4), 913-929. </w:t>
      </w:r>
      <w:hyperlink r:id="rId18" w:history="1">
        <w:r w:rsidRPr="0052251E">
          <w:rPr>
            <w:rStyle w:val="Hyperlink"/>
          </w:rPr>
          <w:t>https://onlinelibrary.wiley.com/doi/abs/10.1111/j.1752-1688.2001.tb05522.x</w:t>
        </w:r>
      </w:hyperlink>
      <w:r w:rsidRPr="0052251E">
        <w:t>.</w:t>
      </w:r>
    </w:p>
    <w:p w14:paraId="1CB33AC9" w14:textId="0AEF40FA" w:rsidR="0028676C" w:rsidRPr="0028676C" w:rsidRDefault="00FF5602" w:rsidP="0052251E">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0422A" w14:textId="77777777" w:rsidR="00463548" w:rsidRDefault="00463548" w:rsidP="00305979">
      <w:r>
        <w:separator/>
      </w:r>
    </w:p>
  </w:endnote>
  <w:endnote w:type="continuationSeparator" w:id="0">
    <w:p w14:paraId="341DC860" w14:textId="77777777" w:rsidR="00463548" w:rsidRDefault="00463548"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06365F" w:rsidRDefault="0006365F">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06365F" w:rsidRDefault="0006365F"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18591" w14:textId="77777777" w:rsidR="00463548" w:rsidRDefault="00463548" w:rsidP="00305979">
      <w:r>
        <w:separator/>
      </w:r>
    </w:p>
  </w:footnote>
  <w:footnote w:type="continuationSeparator" w:id="0">
    <w:p w14:paraId="2C7C2F36" w14:textId="77777777" w:rsidR="00463548" w:rsidRDefault="00463548"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06365F" w:rsidRDefault="0006365F"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44321A"/>
    <w:multiLevelType w:val="hybridMultilevel"/>
    <w:tmpl w:val="7B829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E56FF4"/>
    <w:multiLevelType w:val="hybridMultilevel"/>
    <w:tmpl w:val="8BD4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2"/>
  </w:num>
  <w:num w:numId="4">
    <w:abstractNumId w:val="25"/>
  </w:num>
  <w:num w:numId="5">
    <w:abstractNumId w:val="19"/>
  </w:num>
  <w:num w:numId="6">
    <w:abstractNumId w:val="6"/>
  </w:num>
  <w:num w:numId="7">
    <w:abstractNumId w:val="48"/>
  </w:num>
  <w:num w:numId="8">
    <w:abstractNumId w:val="10"/>
  </w:num>
  <w:num w:numId="9">
    <w:abstractNumId w:val="17"/>
  </w:num>
  <w:num w:numId="10">
    <w:abstractNumId w:val="14"/>
  </w:num>
  <w:num w:numId="11">
    <w:abstractNumId w:val="35"/>
  </w:num>
  <w:num w:numId="12">
    <w:abstractNumId w:val="2"/>
  </w:num>
  <w:num w:numId="13">
    <w:abstractNumId w:val="5"/>
  </w:num>
  <w:num w:numId="14">
    <w:abstractNumId w:val="32"/>
  </w:num>
  <w:num w:numId="15">
    <w:abstractNumId w:val="21"/>
  </w:num>
  <w:num w:numId="16">
    <w:abstractNumId w:val="24"/>
  </w:num>
  <w:num w:numId="17">
    <w:abstractNumId w:val="37"/>
  </w:num>
  <w:num w:numId="18">
    <w:abstractNumId w:val="18"/>
  </w:num>
  <w:num w:numId="19">
    <w:abstractNumId w:val="41"/>
  </w:num>
  <w:num w:numId="20">
    <w:abstractNumId w:val="49"/>
  </w:num>
  <w:num w:numId="21">
    <w:abstractNumId w:val="29"/>
  </w:num>
  <w:num w:numId="22">
    <w:abstractNumId w:val="3"/>
  </w:num>
  <w:num w:numId="23">
    <w:abstractNumId w:val="27"/>
  </w:num>
  <w:num w:numId="24">
    <w:abstractNumId w:val="30"/>
  </w:num>
  <w:num w:numId="25">
    <w:abstractNumId w:val="28"/>
  </w:num>
  <w:num w:numId="26">
    <w:abstractNumId w:val="13"/>
  </w:num>
  <w:num w:numId="27">
    <w:abstractNumId w:val="11"/>
  </w:num>
  <w:num w:numId="28">
    <w:abstractNumId w:val="4"/>
  </w:num>
  <w:num w:numId="29">
    <w:abstractNumId w:val="36"/>
  </w:num>
  <w:num w:numId="30">
    <w:abstractNumId w:val="40"/>
  </w:num>
  <w:num w:numId="31">
    <w:abstractNumId w:val="15"/>
  </w:num>
  <w:num w:numId="32">
    <w:abstractNumId w:val="47"/>
  </w:num>
  <w:num w:numId="33">
    <w:abstractNumId w:val="9"/>
  </w:num>
  <w:num w:numId="34">
    <w:abstractNumId w:val="16"/>
  </w:num>
  <w:num w:numId="35">
    <w:abstractNumId w:val="44"/>
  </w:num>
  <w:num w:numId="36">
    <w:abstractNumId w:val="20"/>
  </w:num>
  <w:num w:numId="37">
    <w:abstractNumId w:val="39"/>
  </w:num>
  <w:num w:numId="38">
    <w:abstractNumId w:val="38"/>
  </w:num>
  <w:num w:numId="39">
    <w:abstractNumId w:val="45"/>
  </w:num>
  <w:num w:numId="40">
    <w:abstractNumId w:val="31"/>
  </w:num>
  <w:num w:numId="41">
    <w:abstractNumId w:val="7"/>
  </w:num>
  <w:num w:numId="42">
    <w:abstractNumId w:val="1"/>
  </w:num>
  <w:num w:numId="43">
    <w:abstractNumId w:val="0"/>
  </w:num>
  <w:num w:numId="44">
    <w:abstractNumId w:val="34"/>
  </w:num>
  <w:num w:numId="45">
    <w:abstractNumId w:val="43"/>
  </w:num>
  <w:num w:numId="46">
    <w:abstractNumId w:val="12"/>
  </w:num>
  <w:num w:numId="47">
    <w:abstractNumId w:val="33"/>
  </w:num>
  <w:num w:numId="48">
    <w:abstractNumId w:val="26"/>
  </w:num>
  <w:num w:numId="49">
    <w:abstractNumId w:val="23"/>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36&lt;/item&gt;&lt;item&gt;2750&lt;/item&gt;&lt;item&gt;2773&lt;/item&gt;&lt;item&gt;2802&lt;/item&gt;&lt;item&gt;2862&lt;/item&gt;&lt;/record-ids&gt;&lt;/item&gt;&lt;/Libraries&gt;"/>
  </w:docVars>
  <w:rsids>
    <w:rsidRoot w:val="008C1CDE"/>
    <w:rsid w:val="00004CA3"/>
    <w:rsid w:val="000069EB"/>
    <w:rsid w:val="000102E5"/>
    <w:rsid w:val="00010E79"/>
    <w:rsid w:val="00012C4E"/>
    <w:rsid w:val="0001381C"/>
    <w:rsid w:val="00016F70"/>
    <w:rsid w:val="00023A42"/>
    <w:rsid w:val="000260E6"/>
    <w:rsid w:val="00030BC9"/>
    <w:rsid w:val="00033513"/>
    <w:rsid w:val="000335C0"/>
    <w:rsid w:val="00037160"/>
    <w:rsid w:val="00040931"/>
    <w:rsid w:val="0005062A"/>
    <w:rsid w:val="000530F3"/>
    <w:rsid w:val="00054E87"/>
    <w:rsid w:val="0006365F"/>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269C3"/>
    <w:rsid w:val="00135212"/>
    <w:rsid w:val="00141429"/>
    <w:rsid w:val="001426F7"/>
    <w:rsid w:val="001442E9"/>
    <w:rsid w:val="00144D43"/>
    <w:rsid w:val="001460DD"/>
    <w:rsid w:val="00155098"/>
    <w:rsid w:val="0015527E"/>
    <w:rsid w:val="001558F4"/>
    <w:rsid w:val="00160A70"/>
    <w:rsid w:val="00166B42"/>
    <w:rsid w:val="0017120A"/>
    <w:rsid w:val="00171DA1"/>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6141B"/>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3548"/>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50089C"/>
    <w:rsid w:val="00503EB7"/>
    <w:rsid w:val="00504598"/>
    <w:rsid w:val="00504C42"/>
    <w:rsid w:val="00511097"/>
    <w:rsid w:val="005146A0"/>
    <w:rsid w:val="005148AF"/>
    <w:rsid w:val="00521F8D"/>
    <w:rsid w:val="0052251E"/>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1935"/>
    <w:rsid w:val="006D23CC"/>
    <w:rsid w:val="006D6226"/>
    <w:rsid w:val="006E4B2B"/>
    <w:rsid w:val="006E6674"/>
    <w:rsid w:val="006F651E"/>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5625"/>
    <w:rsid w:val="007C7E52"/>
    <w:rsid w:val="007D2159"/>
    <w:rsid w:val="007D5A64"/>
    <w:rsid w:val="007E1396"/>
    <w:rsid w:val="007E18FD"/>
    <w:rsid w:val="007E7979"/>
    <w:rsid w:val="007F27AE"/>
    <w:rsid w:val="007F3B66"/>
    <w:rsid w:val="00805CFC"/>
    <w:rsid w:val="008109DB"/>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38BB"/>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0A27"/>
    <w:rsid w:val="009425BF"/>
    <w:rsid w:val="00944D96"/>
    <w:rsid w:val="0095388E"/>
    <w:rsid w:val="0096228E"/>
    <w:rsid w:val="009627FE"/>
    <w:rsid w:val="00963E1F"/>
    <w:rsid w:val="00970FAF"/>
    <w:rsid w:val="00977CAD"/>
    <w:rsid w:val="0098153F"/>
    <w:rsid w:val="00981718"/>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28F8"/>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374B"/>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4B21"/>
    <w:rsid w:val="00C3660E"/>
    <w:rsid w:val="00C401BE"/>
    <w:rsid w:val="00C46461"/>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3447"/>
    <w:rsid w:val="00DC62AF"/>
    <w:rsid w:val="00DD25D0"/>
    <w:rsid w:val="00DD40A1"/>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82C5B"/>
    <w:rsid w:val="00E947F5"/>
    <w:rsid w:val="00EA170E"/>
    <w:rsid w:val="00EA3008"/>
    <w:rsid w:val="00EA6CA1"/>
    <w:rsid w:val="00EB156F"/>
    <w:rsid w:val="00EB3D49"/>
    <w:rsid w:val="00EB65E0"/>
    <w:rsid w:val="00EB6E2E"/>
    <w:rsid w:val="00EC64D7"/>
    <w:rsid w:val="00ED5311"/>
    <w:rsid w:val="00ED607D"/>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sbr.gov/dcp/finaldocs.html" TargetMode="External"/><Relationship Id="rId18"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usbr.gov/lc/region/programs/strategies/RecordofDecision.pdf" TargetMode="External"/><Relationship Id="rId17" Type="http://schemas.openxmlformats.org/officeDocument/2006/relationships/hyperlink" Target="https://qcnr.usu.edu/coloradoriver/files/WhitePaper2.pdf" TargetMode="External"/><Relationship Id="rId2" Type="http://schemas.openxmlformats.org/officeDocument/2006/relationships/numbering" Target="numbering.xml"/><Relationship Id="rId16" Type="http://schemas.openxmlformats.org/officeDocument/2006/relationships/hyperlink" Target="https://qcnr.usu.edu/coloradoriver/files/WhitePaper_6.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qcnr.usu.edu/wats/colorado_river_studies/files/documents/Fill_Mead_First_Analysis.pdf" TargetMode="External"/><Relationship Id="rId5" Type="http://schemas.openxmlformats.org/officeDocument/2006/relationships/webSettings" Target="webSettings.xml"/><Relationship Id="rId15" Type="http://schemas.openxmlformats.org/officeDocument/2006/relationships/hyperlink" Target="https://www.usbr.gov/uc/water/crsp/cs/gcd.html" TargetMode="External"/><Relationship Id="rId10" Type="http://schemas.openxmlformats.org/officeDocument/2006/relationships/hyperlink" Target="https://doi.org/10.5281/zenodo.5501466"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avid.rosenberg@usu.edu" TargetMode="External"/><Relationship Id="rId14" Type="http://schemas.openxmlformats.org/officeDocument/2006/relationships/hyperlink" Target="https://www.usbr.gov/rsvrWater/HistoricalApp.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307E9-DB29-4903-8527-0ACA42532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5</Pages>
  <Words>2447</Words>
  <Characters>1395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5</cp:revision>
  <dcterms:created xsi:type="dcterms:W3CDTF">2022-04-08T17:52:00Z</dcterms:created>
  <dcterms:modified xsi:type="dcterms:W3CDTF">2022-04-08T18:20:00Z</dcterms:modified>
</cp:coreProperties>
</file>